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DAB184" w14:textId="19529E5A" w:rsidR="003913E9" w:rsidRPr="003913E9" w:rsidRDefault="00FB1B5F" w:rsidP="00BF68F8">
      <w:pPr>
        <w:spacing w:line="480" w:lineRule="auto"/>
        <w:rPr>
          <w:rFonts w:ascii="Times New Roman" w:hAnsi="Times New Roman" w:cs="Times New Roman"/>
          <w:bCs/>
          <w:sz w:val="22"/>
          <w:lang w:val="en-GB"/>
        </w:rPr>
      </w:pPr>
      <w:r w:rsidRPr="00927CFF">
        <w:rPr>
          <w:rFonts w:ascii="Times New Roman" w:hAnsi="Times New Roman" w:cs="Times New Roman"/>
          <w:sz w:val="22"/>
          <w:u w:val="single"/>
          <w:lang w:val="en-GB"/>
        </w:rPr>
        <w:t>e-Table-2</w:t>
      </w:r>
      <w:r w:rsidR="003913E9" w:rsidRPr="00927CFF">
        <w:rPr>
          <w:rFonts w:ascii="Times New Roman" w:hAnsi="Times New Roman" w:cs="Times New Roman"/>
          <w:bCs/>
          <w:sz w:val="22"/>
          <w:u w:val="single"/>
          <w:lang w:val="en-GB"/>
        </w:rPr>
        <w:t>:</w:t>
      </w:r>
      <w:r w:rsidR="003913E9" w:rsidRPr="003913E9">
        <w:rPr>
          <w:rFonts w:ascii="Times New Roman" w:hAnsi="Times New Roman" w:cs="Times New Roman"/>
          <w:bCs/>
          <w:sz w:val="22"/>
          <w:lang w:val="en-GB"/>
        </w:rPr>
        <w:t xml:space="preserve"> The proportion of patients that met each of the latest criteria for congenital Rett Variant </w:t>
      </w:r>
      <w:r w:rsidR="003913E9" w:rsidRPr="003913E9">
        <w:rPr>
          <w:rFonts w:ascii="Times New Roman" w:hAnsi="Times New Roman" w:cs="Times New Roman"/>
          <w:bCs/>
          <w:sz w:val="22"/>
          <w:lang w:val="en-GB"/>
        </w:rPr>
        <w:fldChar w:fldCharType="begin"/>
      </w:r>
      <w:r w:rsidR="003913E9" w:rsidRPr="003913E9">
        <w:rPr>
          <w:rFonts w:ascii="Times New Roman" w:hAnsi="Times New Roman" w:cs="Times New Roman"/>
          <w:bCs/>
          <w:sz w:val="22"/>
          <w:lang w:val="en-GB"/>
        </w:rPr>
        <w:instrText xml:space="preserve"> ADDIN EN.CITE &lt;EndNote&gt;&lt;Cite&gt;&lt;Author&gt;Neul&lt;/Author&gt;&lt;Year&gt;2010&lt;/Year&gt;&lt;RecNum&gt;50&lt;/RecNum&gt;&lt;DisplayText&gt;(Neul&lt;style face="italic"&gt; et al.&lt;/style&gt;, 2010)&lt;/DisplayText&gt;&lt;record&gt;&lt;rec-number&gt;50&lt;/rec-number&gt;&lt;foreign-keys&gt;&lt;key app="EN" db-id="ss2zr9z2300fdmevas9vaadapt2rrtaae52w" timestamp="1510933674"&gt;50&lt;/key&gt;&lt;/foreign-keys&gt;&lt;ref-type name="Journal Article"&gt;17&lt;/ref-type&gt;&lt;contributors&gt;&lt;authors&gt;&lt;author&gt;Neul, J. L.&lt;/author&gt;&lt;author&gt;Kaufmann, W. E.&lt;/author&gt;&lt;author&gt;Glaze, D. G.&lt;/author&gt;&lt;author&gt;Christodoulou, J.&lt;/author&gt;&lt;author&gt;Clarke, A. J.&lt;/author&gt;&lt;author&gt;Bahi-Buisson, N.&lt;/author&gt;&lt;author&gt;Leonard, H.&lt;/author&gt;&lt;author&gt;Bailey, M. E.&lt;/author&gt;&lt;author&gt;Schanen, N. C.&lt;/author&gt;&lt;author&gt;Zappella, M.&lt;/author&gt;&lt;author&gt;Renieri, A.&lt;/author&gt;&lt;author&gt;Huppke, P.&lt;/author&gt;&lt;author&gt;Percy, A. K.&lt;/author&gt;&lt;author&gt;RettSearch, Consortium&lt;/author&gt;&lt;/authors&gt;&lt;/contributors&gt;&lt;auth-address&gt;Department of Pediatrics, Baylor College of Medicine, Houston, TX 77030, USA. jneul@bcm.tmc.edu&lt;/auth-address&gt;&lt;titles&gt;&lt;title&gt;Rett syndrome: revised diagnostic criteria and nomenclature&lt;/title&gt;&lt;secondary-title&gt;Ann Neurol&lt;/secondary-title&gt;&lt;/titles&gt;&lt;periodical&gt;&lt;full-title&gt;Ann Neurol&lt;/full-title&gt;&lt;/periodical&gt;&lt;pages&gt;944-50&lt;/pages&gt;&lt;volume&gt;68&lt;/volume&gt;&lt;number&gt;6&lt;/number&gt;&lt;edition&gt;2010/12/15&lt;/edition&gt;&lt;keywords&gt;&lt;keyword&gt;Animals&lt;/keyword&gt;&lt;keyword&gt;Humans&lt;/keyword&gt;&lt;keyword&gt;Methyl-CpG-Binding Protein 2/*genetics&lt;/keyword&gt;&lt;keyword&gt;Mutation/*genetics&lt;/keyword&gt;&lt;keyword&gt;Rett Syndrome/*diagnosis/*genetics&lt;/keyword&gt;&lt;keyword&gt;*Terminology as Topic&lt;/keyword&gt;&lt;/keywords&gt;&lt;dates&gt;&lt;year&gt;2010&lt;/year&gt;&lt;pub-dates&gt;&lt;date&gt;Dec&lt;/date&gt;&lt;/pub-dates&gt;&lt;/dates&gt;&lt;isbn&gt;1531-8249 (Electronic)&amp;#xD;0364-5134 (Linking)&lt;/isbn&gt;&lt;accession-num&gt;21154482&lt;/accession-num&gt;&lt;urls&gt;&lt;related-urls&gt;&lt;url&gt;https://www.ncbi.nlm.nih.gov/pubmed/21154482&lt;/url&gt;&lt;/related-urls&gt;&lt;/urls&gt;&lt;custom2&gt;PMC3058521&lt;/custom2&gt;&lt;electronic-resource-num&gt;10.1002/ana.22124&lt;/electronic-resource-num&gt;&lt;/record&gt;&lt;/Cite&gt;&lt;/EndNote&gt;</w:instrText>
      </w:r>
      <w:r w:rsidR="003913E9" w:rsidRPr="003913E9">
        <w:rPr>
          <w:rFonts w:ascii="Times New Roman" w:hAnsi="Times New Roman" w:cs="Times New Roman"/>
          <w:bCs/>
          <w:sz w:val="22"/>
          <w:lang w:val="en-GB"/>
        </w:rPr>
        <w:fldChar w:fldCharType="separate"/>
      </w:r>
      <w:r w:rsidR="003913E9" w:rsidRPr="003913E9">
        <w:rPr>
          <w:rFonts w:ascii="Times New Roman" w:hAnsi="Times New Roman" w:cs="Times New Roman"/>
          <w:bCs/>
          <w:sz w:val="22"/>
          <w:lang w:val="en-GB"/>
        </w:rPr>
        <w:t>(</w:t>
      </w:r>
      <w:proofErr w:type="spellStart"/>
      <w:r w:rsidR="003913E9" w:rsidRPr="003913E9">
        <w:rPr>
          <w:rFonts w:ascii="Times New Roman" w:hAnsi="Times New Roman" w:cs="Times New Roman"/>
          <w:bCs/>
          <w:sz w:val="22"/>
          <w:lang w:val="en-GB"/>
        </w:rPr>
        <w:t>Neul</w:t>
      </w:r>
      <w:proofErr w:type="spellEnd"/>
      <w:r w:rsidR="003913E9" w:rsidRPr="003913E9">
        <w:rPr>
          <w:rFonts w:ascii="Times New Roman" w:hAnsi="Times New Roman" w:cs="Times New Roman"/>
          <w:bCs/>
          <w:i/>
          <w:sz w:val="22"/>
          <w:lang w:val="en-GB"/>
        </w:rPr>
        <w:t xml:space="preserve"> et al.</w:t>
      </w:r>
      <w:r w:rsidR="003913E9" w:rsidRPr="003913E9">
        <w:rPr>
          <w:rFonts w:ascii="Times New Roman" w:hAnsi="Times New Roman" w:cs="Times New Roman"/>
          <w:bCs/>
          <w:sz w:val="22"/>
          <w:lang w:val="en-GB"/>
        </w:rPr>
        <w:t>, 2010)</w:t>
      </w:r>
      <w:r w:rsidR="003913E9" w:rsidRPr="003913E9">
        <w:rPr>
          <w:rFonts w:ascii="Times New Roman" w:hAnsi="Times New Roman" w:cs="Times New Roman"/>
          <w:sz w:val="22"/>
          <w:lang w:val="en-GB"/>
        </w:rPr>
        <w:fldChar w:fldCharType="end"/>
      </w:r>
      <w:r w:rsidR="003913E9" w:rsidRPr="003913E9">
        <w:rPr>
          <w:rFonts w:ascii="Times New Roman" w:hAnsi="Times New Roman" w:cs="Times New Roman"/>
          <w:sz w:val="22"/>
          <w:lang w:val="en-GB"/>
        </w:rPr>
        <w:t xml:space="preserve"> The spectrum of features is similar in females and males.</w:t>
      </w:r>
      <w:r w:rsidR="00F302BE">
        <w:rPr>
          <w:rFonts w:ascii="Times New Roman" w:hAnsi="Times New Roman" w:cs="Times New Roman"/>
          <w:sz w:val="22"/>
          <w:lang w:val="en-GB"/>
        </w:rPr>
        <w:t xml:space="preserve"> </w:t>
      </w:r>
    </w:p>
    <w:tbl>
      <w:tblPr>
        <w:tblW w:w="5241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844"/>
        <w:gridCol w:w="1394"/>
        <w:gridCol w:w="21"/>
        <w:gridCol w:w="1464"/>
        <w:gridCol w:w="1470"/>
        <w:gridCol w:w="270"/>
        <w:gridCol w:w="1414"/>
        <w:gridCol w:w="1464"/>
        <w:gridCol w:w="1470"/>
        <w:gridCol w:w="270"/>
        <w:gridCol w:w="1590"/>
      </w:tblGrid>
      <w:tr w:rsidR="008D469F" w:rsidRPr="004718CA" w14:paraId="1262CC74" w14:textId="77777777" w:rsidTr="008D469F">
        <w:trPr>
          <w:trHeight w:val="200"/>
        </w:trPr>
        <w:tc>
          <w:tcPr>
            <w:tcW w:w="131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372E4" w14:textId="77777777" w:rsidR="008D469F" w:rsidRPr="003913E9" w:rsidRDefault="008D469F" w:rsidP="00BF68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3913E9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3690" w:type="pct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B7E8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 xml:space="preserve">Number of </w:t>
            </w:r>
            <w:r w:rsidRPr="004718CA">
              <w:rPr>
                <w:rFonts w:ascii="Times New Roman" w:eastAsia="Times New Roman" w:hAnsi="Times New Roman" w:cs="Times New Roman"/>
                <w:i/>
                <w:iCs/>
                <w:color w:val="000000"/>
                <w:sz w:val="14"/>
                <w:szCs w:val="14"/>
                <w:lang w:val="en-US" w:eastAsia="fr-FR"/>
              </w:rPr>
              <w:t>FOXG1 positive cases</w:t>
            </w:r>
          </w:p>
        </w:tc>
      </w:tr>
      <w:tr w:rsidR="008D469F" w:rsidRPr="004718CA" w14:paraId="44043393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A40D3" w14:textId="77777777" w:rsidR="008D469F" w:rsidRPr="004718CA" w:rsidRDefault="008D469F" w:rsidP="00BF68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1482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5D1D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Female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(n = 23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F1FCF" w14:textId="77777777" w:rsidR="008D469F" w:rsidRPr="004718CA" w:rsidRDefault="008D469F" w:rsidP="00BF68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148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41CB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Male  (n=22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EAB7E" w14:textId="77777777" w:rsidR="008D469F" w:rsidRPr="004718CA" w:rsidRDefault="008D469F" w:rsidP="00BF68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5C2E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Total</w:t>
            </w:r>
          </w:p>
        </w:tc>
      </w:tr>
      <w:tr w:rsidR="008D469F" w:rsidRPr="004718CA" w14:paraId="4AF4F3EE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B65B1" w14:textId="77777777" w:rsidR="008D469F" w:rsidRPr="004718CA" w:rsidRDefault="008D469F" w:rsidP="00BF68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9289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≤ 5 y (n = 10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71B4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&gt; 5 y (n = 13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E0DE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All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8C0C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81B9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≤ 5 y (n = 10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7110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&gt; 5 y (n = 12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5E51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All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31E4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DE2D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</w:tr>
      <w:tr w:rsidR="008D469F" w:rsidRPr="004718CA" w14:paraId="30390B23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EBB6B" w14:textId="77777777" w:rsidR="008D469F" w:rsidRPr="004718CA" w:rsidRDefault="008D469F" w:rsidP="00BF68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Necessary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criteria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8B61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D548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FF11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1E95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1662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7CA5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9667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C78F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942E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</w:tr>
      <w:tr w:rsidR="008D469F" w:rsidRPr="004718CA" w14:paraId="64909D1D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6D086C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A period of regression (+/-followed by recovery)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8CE6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10 (2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2537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13 (30,8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8586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6/23 (26,1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4BB1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A407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10 (4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6F5D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11 (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12C55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21 (22,7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9CBA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6F48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44 (22,7%)</w:t>
            </w:r>
          </w:p>
        </w:tc>
      </w:tr>
      <w:tr w:rsidR="008D469F" w:rsidRPr="004718CA" w14:paraId="6C11976B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E83DED" w14:textId="77777777" w:rsidR="008D469F" w:rsidRPr="004718CA" w:rsidRDefault="008D469F" w:rsidP="00BF68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Main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criteria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C5F2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B1B8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C0B5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D029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A4FB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059E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4A3A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7A0E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57AB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</w:tr>
      <w:tr w:rsidR="008D469F" w:rsidRPr="004718CA" w14:paraId="39480B53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AD516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 xml:space="preserve">Partial or complete loss of acquired hand use 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D988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10 (3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0CC9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3 (7,7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6292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23 (17,4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69F8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1F0F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10 (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5995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11 (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99144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21 (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C721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1A51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44 (9,1%)</w:t>
            </w:r>
          </w:p>
        </w:tc>
      </w:tr>
      <w:tr w:rsidR="008D469F" w:rsidRPr="004718CA" w14:paraId="7AC307B4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E73510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 xml:space="preserve">Partial or complete loss of acquired spoken language 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B6C5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10 (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85B6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13 (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6C2A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23 (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54FE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78B0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10 (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DDFF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12 (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25F5B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22 (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FAE3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C4EA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45 (0%)</w:t>
            </w:r>
          </w:p>
        </w:tc>
      </w:tr>
      <w:tr w:rsidR="008D469F" w:rsidRPr="004718CA" w14:paraId="5FFBAAC6" w14:textId="77777777" w:rsidTr="00F31DEC">
        <w:trPr>
          <w:trHeight w:val="213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B81D3" w14:textId="5D581BB4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Gait abno</w:t>
            </w:r>
            <w:r w:rsidR="00F302BE"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r</w:t>
            </w: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 xml:space="preserve">malities (impaired /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dyspraxic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) or absence of ability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031D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0 (10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4520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3/13 (10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ACEF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3/23 (10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3F65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F0C9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0 (10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2457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2/12 (10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4076F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2/22 (10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0E88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5543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5/45 (100%)</w:t>
            </w:r>
          </w:p>
        </w:tc>
      </w:tr>
      <w:tr w:rsidR="008D469F" w:rsidRPr="004718CA" w14:paraId="391284D5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D35900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Stereotypic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hand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movements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A447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0 (10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27A6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2/13 (92,3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E991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2/23 (10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3A86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02ED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10 (4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2BE0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8/10 (8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037E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2/20 (6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C94F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BCCF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4/43 (79,1%)</w:t>
            </w:r>
          </w:p>
        </w:tc>
      </w:tr>
      <w:tr w:rsidR="008D469F" w:rsidRPr="004718CA" w14:paraId="7F374E26" w14:textId="77777777" w:rsidTr="004718CA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7EB134" w14:textId="77777777" w:rsidR="008D469F" w:rsidRPr="004718CA" w:rsidRDefault="008D469F" w:rsidP="00BF68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Supportive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criteria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0D8D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C0F8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D140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508E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496D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C4E3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F0603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8744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18E2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</w:tr>
      <w:tr w:rsidR="008D469F" w:rsidRPr="004718CA" w14:paraId="2F124103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BDFBCC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Breathing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disturbances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when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awake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17B7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6 (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AE44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1 (9,1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3E29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7 (5,9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8852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A541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9 (33,3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9338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7 (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B746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16 (18,7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E490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4335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33 (12,1%)</w:t>
            </w:r>
          </w:p>
        </w:tc>
      </w:tr>
      <w:tr w:rsidR="008D469F" w:rsidRPr="004718CA" w14:paraId="411DECB9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54D09A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Bruxism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when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awake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38CD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5 (2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F1FB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5/6 (83,3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FD8B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6/11 (54,5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9B14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2F7F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6/9 (66,7%) 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F8C4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9 (44,4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57FE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8 (55,6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956E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7B16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6/29 (55,2%)</w:t>
            </w:r>
          </w:p>
        </w:tc>
      </w:tr>
      <w:tr w:rsidR="008D469F" w:rsidRPr="004718CA" w14:paraId="26316105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0F5E68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Impaired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sleep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pattern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5968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7/10 (7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C44E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5/11 (45,4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B606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2/21 (57,1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E222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086F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7/10 (7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5601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8/11 (72,7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3D6A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5/21 (71,4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D9F8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DCAF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7/42 (64,3%)</w:t>
            </w:r>
          </w:p>
        </w:tc>
      </w:tr>
      <w:tr w:rsidR="008D469F" w:rsidRPr="004718CA" w14:paraId="48228A0F" w14:textId="77777777" w:rsidTr="008D469F">
        <w:trPr>
          <w:trHeight w:val="4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63C220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Abnormal muscle tone including truncal hypotonia and/or spasticity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B202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9/9 (10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CC8B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3/13 (10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DD55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3/23 (10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DA2B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9722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0 (10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DD45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2 (83,3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78C4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0/22 (90,9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C8F7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90A7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2/44 (95,4%)</w:t>
            </w:r>
          </w:p>
        </w:tc>
      </w:tr>
      <w:tr w:rsidR="008D469F" w:rsidRPr="004718CA" w14:paraId="16773FCC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748C6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Peripheral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vasomotor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disturbances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FC04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5 (2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0307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6 (66,7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F584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5/11 (45,5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ABE5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3DC1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7 (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EBD0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5 (2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60A1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2 (8,3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DBA5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29F5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6/23 (26,1%)</w:t>
            </w:r>
          </w:p>
        </w:tc>
      </w:tr>
      <w:tr w:rsidR="008D469F" w:rsidRPr="004718CA" w14:paraId="482B44C0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D72642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Scoliosis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/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kyphosis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3B82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10 (2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D561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12 (33,3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D601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6/22 (27,3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D209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8E5F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0 (11,1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B717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3/11 (27,3%) 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9D1E0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21 (19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4C75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FDFD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43 (23,3%)</w:t>
            </w:r>
          </w:p>
        </w:tc>
      </w:tr>
      <w:tr w:rsidR="008D469F" w:rsidRPr="004718CA" w14:paraId="544BB60B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F94727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Growth retardation (most recent weight +/- height below -2SD)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B6EF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10 (2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DFF9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6/11 (54,5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2D3F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8/21 (38,1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A869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A433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8 (37,5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198A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10 (3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2937C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6/18 (33,3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E68C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546D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4/39 (35,9%)</w:t>
            </w:r>
          </w:p>
        </w:tc>
      </w:tr>
      <w:tr w:rsidR="008D469F" w:rsidRPr="004718CA" w14:paraId="3F7E50DC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939B36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Small cold hands or feet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650F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6 (16,7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BFDC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4 (5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469A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10 (3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51C4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9D07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7 (14,3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0345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5 (2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39FE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12 (16,7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B302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2EEC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5/22 (22,7%)</w:t>
            </w:r>
          </w:p>
        </w:tc>
      </w:tr>
      <w:tr w:rsidR="008D469F" w:rsidRPr="004718CA" w14:paraId="448EB922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F0CD3A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Inappropriate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laughing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/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screaming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spells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E2AF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9 (22,2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26FF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9/11 (81,8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D24D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1/20 (55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B90C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E8E2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8/10 (8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0D9F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5/10 (5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16CA7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3/20 (65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2537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87EA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4/40 (60%)</w:t>
            </w:r>
          </w:p>
        </w:tc>
      </w:tr>
      <w:tr w:rsidR="00F31DEC" w:rsidRPr="004718CA" w14:paraId="1AE2760B" w14:textId="77777777" w:rsidTr="00F31DEC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6134AE" w14:textId="77777777" w:rsidR="00F31DEC" w:rsidRPr="004718CA" w:rsidRDefault="00F31DEC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Diminished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response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to pain</w:t>
            </w:r>
          </w:p>
        </w:tc>
        <w:tc>
          <w:tcPr>
            <w:tcW w:w="4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EBD31" w14:textId="72E4011A" w:rsidR="00F31DEC" w:rsidRPr="004718CA" w:rsidRDefault="00F31DEC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NE</w:t>
            </w:r>
          </w:p>
        </w:tc>
        <w:tc>
          <w:tcPr>
            <w:tcW w:w="506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CF3AA" w14:textId="206A795A" w:rsidR="00F31DEC" w:rsidRPr="004718CA" w:rsidRDefault="00F31DEC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NE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CAC0F" w14:textId="2F201E14" w:rsidR="00F31DEC" w:rsidRPr="004718CA" w:rsidRDefault="00F31DEC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NE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17320" w14:textId="6E14833E" w:rsidR="00F31DEC" w:rsidRPr="004718CA" w:rsidRDefault="00F31DEC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A4487" w14:textId="23E350EF" w:rsidR="00F31DEC" w:rsidRPr="004718CA" w:rsidRDefault="00F31DEC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NE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3C7D4" w14:textId="63D66639" w:rsidR="00F31DEC" w:rsidRPr="004718CA" w:rsidRDefault="00F31DEC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NE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61996" w14:textId="67126321" w:rsidR="00F31DEC" w:rsidRPr="004718CA" w:rsidRDefault="00F31DEC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NE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055DA" w14:textId="1176E9AA" w:rsidR="00F31DEC" w:rsidRPr="004718CA" w:rsidRDefault="00F31DEC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A552D" w14:textId="65E404A7" w:rsidR="00F31DEC" w:rsidRPr="004718CA" w:rsidRDefault="00F31DEC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NE</w:t>
            </w:r>
          </w:p>
        </w:tc>
      </w:tr>
      <w:tr w:rsidR="008D469F" w:rsidRPr="004718CA" w14:paraId="2591C98B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D73D8A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Intense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eye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communication "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eye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pointing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"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0C42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0 (1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1F11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13 (23,8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B194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23 (</w:t>
            </w:r>
            <w:proofErr w:type="gram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7?</w:t>
            </w:r>
            <w:proofErr w:type="gram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4D64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CA7A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9 (22,2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866F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12 (16,7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920B0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21 (19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D357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861E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8/44 (18,2%)</w:t>
            </w:r>
          </w:p>
        </w:tc>
      </w:tr>
      <w:tr w:rsidR="008D469F" w:rsidRPr="004718CA" w14:paraId="46C17463" w14:textId="77777777" w:rsidTr="004718CA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DAA7E" w14:textId="77777777" w:rsidR="008D469F" w:rsidRPr="004718CA" w:rsidRDefault="008D469F" w:rsidP="00BF68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Congenital Rett variant specific criteria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28B2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20A4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1F45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80C5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F4CA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CD96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8DB88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D315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BB59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</w:tr>
      <w:tr w:rsidR="008D469F" w:rsidRPr="004718CA" w14:paraId="7580185E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9AC56C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lastRenderedPageBreak/>
              <w:t>Grossly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abnormal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inital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development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4705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0 (10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6849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3/13 (10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A27C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3/23 (10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474E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58E9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0 (10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B49E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2/12 (10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F457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2/22 (10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7B2B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F8C2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5/45 (100%)</w:t>
            </w:r>
          </w:p>
        </w:tc>
      </w:tr>
      <w:tr w:rsidR="008D469F" w:rsidRPr="004718CA" w14:paraId="7A5D02AC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33BF71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Severe postnatal microcephaly (below -4 SD)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41E1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8/10 (8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3B34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12 (25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23B0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1/22 (5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E91D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CF3D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6/9 (66,7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25A3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9/11 (81,8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FAC54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5/20 (75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FB0A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7D6E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6/42 (61,9%)</w:t>
            </w:r>
          </w:p>
        </w:tc>
      </w:tr>
      <w:tr w:rsidR="008D469F" w:rsidRPr="004718CA" w14:paraId="04CF5A2B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C8777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Regression in the first 5 months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5D5F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0 (1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D661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13 (23,1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2CE7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23 (17,4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8392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43E7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6 (33,3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C494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11 (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73BC3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17 (11,8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7CC1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D66D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6/40 (15%)</w:t>
            </w:r>
          </w:p>
        </w:tc>
      </w:tr>
      <w:tr w:rsidR="008D469F" w:rsidRPr="004718CA" w14:paraId="20D8A70D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C2D41A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Lack of intense Rett gaze (poor eye contact but present)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FB0E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0 (10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358E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3/13 (10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56EF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3/23 (10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F525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6FEE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0 (10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D538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2/12 (10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59849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2/22 (10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11B1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9AAC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5/45 (100%)</w:t>
            </w:r>
          </w:p>
        </w:tc>
      </w:tr>
      <w:tr w:rsidR="008D469F" w:rsidRPr="004718CA" w14:paraId="4DDD839C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8D57A5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Small cold hands or feet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8181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6 (16,7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0878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4 (5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B9B1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10 (3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A580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F58E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7 (14,2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3AD9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5 (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47E98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2 (8,3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7A2A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8F2F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22 (18,2%)</w:t>
            </w:r>
          </w:p>
        </w:tc>
      </w:tr>
      <w:tr w:rsidR="008D469F" w:rsidRPr="004718CA" w14:paraId="47ADD6E4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0ED302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Peripheral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vasomotor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disturbances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1DDA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5 (2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2098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6 (66,7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4EF36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5/11 (45,5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9E30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7596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7 (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DF12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5 (2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84CB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2 (8,3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2E3A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3CD0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6/23 (26,1%)</w:t>
            </w:r>
          </w:p>
        </w:tc>
      </w:tr>
      <w:tr w:rsidR="008D469F" w:rsidRPr="004718CA" w14:paraId="18D3EAC7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9D5FF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Breathing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disturbances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when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awake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38A6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6 (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25BE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1 (9,1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D754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7 (58,8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816A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9EEF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9 (22,2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2567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7 (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4B3AE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16 (2,5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F10C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25A0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33 (9,1%)</w:t>
            </w:r>
          </w:p>
        </w:tc>
      </w:tr>
      <w:tr w:rsidR="008D469F" w:rsidRPr="004718CA" w14:paraId="12C5C368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284ED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Tongue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stereotypies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2272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7 (42,8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4DFB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5/9 (55,5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6E2B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8/16 (5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5718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063F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8 (5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6D49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9 (11,1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97707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5/17 (29,4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3430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E3DC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3/33 (39,4%)</w:t>
            </w:r>
          </w:p>
        </w:tc>
      </w:tr>
      <w:tr w:rsidR="008D469F" w:rsidRPr="004718CA" w14:paraId="525A242D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62FC4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Jerky movements of the limb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35AE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9/10 (9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23A1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3 (76,9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A46D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9/23 (82,6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D57F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463B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9/10 (9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32EA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11/12 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203E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22 (45,4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C8E1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39B5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9/45 (64,4%)</w:t>
            </w:r>
          </w:p>
        </w:tc>
      </w:tr>
      <w:tr w:rsidR="008D469F" w:rsidRPr="004718CA" w14:paraId="4CB9A170" w14:textId="77777777" w:rsidTr="004718CA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AC390" w14:textId="77777777" w:rsidR="008D469F" w:rsidRPr="004718CA" w:rsidRDefault="008D469F" w:rsidP="00BF68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Meets criteria for Congenital Rett Variant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D56C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63C7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9D7E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B8CE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89225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B595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EB4B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7E27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6DC9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 </w:t>
            </w:r>
          </w:p>
        </w:tc>
      </w:tr>
      <w:tr w:rsidR="008D469F" w:rsidRPr="004718CA" w14:paraId="7CD1898E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326F3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Necessary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criteria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9E2E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10 (2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2EC0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13 (23,1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6555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5/23 (21,7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3A67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528B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10 (4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81BB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11 (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C4BD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4/21 (19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75E5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9F4D0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9/44 (20,4%)</w:t>
            </w:r>
          </w:p>
        </w:tc>
      </w:tr>
      <w:tr w:rsidR="008D469F" w:rsidRPr="004718CA" w14:paraId="43A437CE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6FD0F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fr-FR"/>
              </w:rPr>
              <w:t>Two of the four main criteria</w:t>
            </w:r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6CE49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0/10 (10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4BC4F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3/13 (10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8EADB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3/23 (100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6AA5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1190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10 (3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A0A7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8/10 (8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F84A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1/20 (55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1520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4184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4/43 (79,1%)</w:t>
            </w:r>
          </w:p>
        </w:tc>
      </w:tr>
      <w:tr w:rsidR="008D469F" w:rsidRPr="004718CA" w14:paraId="7CF224B3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DB5C7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5 Of the 11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supportive</w:t>
            </w:r>
            <w:proofErr w:type="spellEnd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criteria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34D5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0/4 (33,3%) 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BB9DC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7/7  (10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5F4EE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7/11 (63,6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2174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46101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5 (6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A2527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6 (5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00F1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6/11 (54,5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F37C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C7C88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3/22 (59,1%)</w:t>
            </w:r>
          </w:p>
        </w:tc>
      </w:tr>
      <w:tr w:rsidR="008D469F" w:rsidRPr="008D469F" w14:paraId="179E8E36" w14:textId="77777777" w:rsidTr="008D469F">
        <w:trPr>
          <w:trHeight w:val="200"/>
        </w:trPr>
        <w:tc>
          <w:tcPr>
            <w:tcW w:w="1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6E92D" w14:textId="77777777" w:rsidR="008D469F" w:rsidRPr="004718CA" w:rsidRDefault="008D469F" w:rsidP="00BF68F8">
            <w:pPr>
              <w:spacing w:line="480" w:lineRule="auto"/>
              <w:ind w:firstLineChars="100" w:firstLine="14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 xml:space="preserve">All </w:t>
            </w:r>
            <w:proofErr w:type="spellStart"/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criteria</w:t>
            </w:r>
            <w:proofErr w:type="spellEnd"/>
          </w:p>
        </w:tc>
        <w:tc>
          <w:tcPr>
            <w:tcW w:w="48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C50D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9 (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54A4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12 (16,7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046CA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2/21 (9,5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86C8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48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94DC4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10 (10%)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92B73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0/11 (0%)</w:t>
            </w:r>
          </w:p>
        </w:tc>
        <w:tc>
          <w:tcPr>
            <w:tcW w:w="5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4AD0D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1/21 (4,76%)</w:t>
            </w:r>
          </w:p>
        </w:tc>
        <w:tc>
          <w:tcPr>
            <w:tcW w:w="9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F9022" w14:textId="77777777" w:rsidR="008D469F" w:rsidRPr="004718CA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 </w:t>
            </w:r>
          </w:p>
        </w:tc>
        <w:tc>
          <w:tcPr>
            <w:tcW w:w="54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93BF9" w14:textId="77777777" w:rsidR="008D469F" w:rsidRPr="008D469F" w:rsidRDefault="008D469F" w:rsidP="00BF68F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</w:pPr>
            <w:r w:rsidRPr="004718CA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fr-FR"/>
              </w:rPr>
              <w:t>3/42 (7,1%)</w:t>
            </w:r>
          </w:p>
        </w:tc>
      </w:tr>
    </w:tbl>
    <w:p w14:paraId="38C25D6C" w14:textId="2FE023F3" w:rsidR="005049FC" w:rsidRPr="00BF2DF6" w:rsidRDefault="00BF2DF6" w:rsidP="00BF68F8">
      <w:pPr>
        <w:spacing w:line="480" w:lineRule="auto"/>
        <w:rPr>
          <w:rFonts w:ascii="Times New Roman" w:hAnsi="Times New Roman" w:cs="Times New Roman"/>
          <w:lang w:val="en-US"/>
        </w:rPr>
      </w:pPr>
      <w:bookmarkStart w:id="0" w:name="_GoBack"/>
      <w:bookmarkEnd w:id="0"/>
      <w:r w:rsidRPr="00BF2DF6">
        <w:rPr>
          <w:rFonts w:ascii="Times New Roman" w:hAnsi="Times New Roman" w:cs="Times New Roman"/>
          <w:lang w:val="en-US"/>
        </w:rPr>
        <w:t>A</w:t>
      </w:r>
      <w:r>
        <w:rPr>
          <w:rFonts w:ascii="Times New Roman" w:hAnsi="Times New Roman" w:cs="Times New Roman"/>
          <w:lang w:val="en-US"/>
        </w:rPr>
        <w:t>b</w:t>
      </w:r>
      <w:r w:rsidRPr="00BF2DF6">
        <w:rPr>
          <w:rFonts w:ascii="Times New Roman" w:hAnsi="Times New Roman" w:cs="Times New Roman"/>
          <w:lang w:val="en-US"/>
        </w:rPr>
        <w:t xml:space="preserve">breviations </w:t>
      </w:r>
      <w:proofErr w:type="gramStart"/>
      <w:r w:rsidRPr="00BF2DF6">
        <w:rPr>
          <w:rFonts w:ascii="Times New Roman" w:hAnsi="Times New Roman" w:cs="Times New Roman"/>
          <w:sz w:val="22"/>
          <w:lang w:val="en-GB"/>
        </w:rPr>
        <w:t>NE :</w:t>
      </w:r>
      <w:proofErr w:type="gramEnd"/>
      <w:r w:rsidRPr="00BF2DF6">
        <w:rPr>
          <w:rFonts w:ascii="Times New Roman" w:hAnsi="Times New Roman" w:cs="Times New Roman"/>
          <w:sz w:val="22"/>
          <w:lang w:val="en-GB"/>
        </w:rPr>
        <w:t xml:space="preserve"> not evaluated ; SD standard deviation.</w:t>
      </w:r>
    </w:p>
    <w:sectPr w:rsidR="005049FC" w:rsidRPr="00BF2DF6" w:rsidSect="008D469F">
      <w:pgSz w:w="16840" w:h="11900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9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D469F"/>
    <w:rsid w:val="00032D9D"/>
    <w:rsid w:val="0006722F"/>
    <w:rsid w:val="000712A3"/>
    <w:rsid w:val="00076EAB"/>
    <w:rsid w:val="000855F1"/>
    <w:rsid w:val="00087449"/>
    <w:rsid w:val="000A3491"/>
    <w:rsid w:val="000D30D6"/>
    <w:rsid w:val="000D526C"/>
    <w:rsid w:val="000E0969"/>
    <w:rsid w:val="000F5A73"/>
    <w:rsid w:val="00112CA4"/>
    <w:rsid w:val="00143E66"/>
    <w:rsid w:val="00164E5E"/>
    <w:rsid w:val="00181D90"/>
    <w:rsid w:val="0018267B"/>
    <w:rsid w:val="001911FE"/>
    <w:rsid w:val="001A76CE"/>
    <w:rsid w:val="001B7105"/>
    <w:rsid w:val="001D3306"/>
    <w:rsid w:val="00215209"/>
    <w:rsid w:val="00232675"/>
    <w:rsid w:val="002571CF"/>
    <w:rsid w:val="0028058D"/>
    <w:rsid w:val="002A2B8A"/>
    <w:rsid w:val="002C1673"/>
    <w:rsid w:val="002D072A"/>
    <w:rsid w:val="002E2C44"/>
    <w:rsid w:val="002E69F0"/>
    <w:rsid w:val="002F4200"/>
    <w:rsid w:val="002F4FC8"/>
    <w:rsid w:val="003116FF"/>
    <w:rsid w:val="00324AB7"/>
    <w:rsid w:val="003279C4"/>
    <w:rsid w:val="003303D6"/>
    <w:rsid w:val="0034225D"/>
    <w:rsid w:val="00346C03"/>
    <w:rsid w:val="00362466"/>
    <w:rsid w:val="003913E9"/>
    <w:rsid w:val="003A0363"/>
    <w:rsid w:val="003A52DC"/>
    <w:rsid w:val="003B0375"/>
    <w:rsid w:val="003C3E82"/>
    <w:rsid w:val="003D137E"/>
    <w:rsid w:val="003E1E69"/>
    <w:rsid w:val="00406C28"/>
    <w:rsid w:val="00426250"/>
    <w:rsid w:val="00453E3E"/>
    <w:rsid w:val="00461A96"/>
    <w:rsid w:val="004651FF"/>
    <w:rsid w:val="00465ECD"/>
    <w:rsid w:val="004718CA"/>
    <w:rsid w:val="00471A5B"/>
    <w:rsid w:val="00491CBF"/>
    <w:rsid w:val="004A548A"/>
    <w:rsid w:val="004D4341"/>
    <w:rsid w:val="004D702D"/>
    <w:rsid w:val="004E7F6C"/>
    <w:rsid w:val="004F5AFB"/>
    <w:rsid w:val="004F7104"/>
    <w:rsid w:val="005045D7"/>
    <w:rsid w:val="005049FC"/>
    <w:rsid w:val="00520AFF"/>
    <w:rsid w:val="00522ADD"/>
    <w:rsid w:val="005513FB"/>
    <w:rsid w:val="00580461"/>
    <w:rsid w:val="005A0690"/>
    <w:rsid w:val="005C3532"/>
    <w:rsid w:val="005C3B27"/>
    <w:rsid w:val="006050CE"/>
    <w:rsid w:val="00607502"/>
    <w:rsid w:val="006358E9"/>
    <w:rsid w:val="0063684E"/>
    <w:rsid w:val="006530D8"/>
    <w:rsid w:val="00662FBF"/>
    <w:rsid w:val="00665036"/>
    <w:rsid w:val="0067148E"/>
    <w:rsid w:val="006805AD"/>
    <w:rsid w:val="00684307"/>
    <w:rsid w:val="006B216C"/>
    <w:rsid w:val="006E7496"/>
    <w:rsid w:val="006F2F5C"/>
    <w:rsid w:val="006F500F"/>
    <w:rsid w:val="006F6DA7"/>
    <w:rsid w:val="007239D8"/>
    <w:rsid w:val="00751653"/>
    <w:rsid w:val="00777DFE"/>
    <w:rsid w:val="007A4933"/>
    <w:rsid w:val="007A5B4B"/>
    <w:rsid w:val="007A690C"/>
    <w:rsid w:val="007F5DFD"/>
    <w:rsid w:val="008114BB"/>
    <w:rsid w:val="0083103F"/>
    <w:rsid w:val="00873943"/>
    <w:rsid w:val="008833BA"/>
    <w:rsid w:val="00884E79"/>
    <w:rsid w:val="008852FD"/>
    <w:rsid w:val="008A7952"/>
    <w:rsid w:val="008B614C"/>
    <w:rsid w:val="008D469F"/>
    <w:rsid w:val="008D50BA"/>
    <w:rsid w:val="008D77CC"/>
    <w:rsid w:val="00916CB0"/>
    <w:rsid w:val="00927CFF"/>
    <w:rsid w:val="0095707A"/>
    <w:rsid w:val="00960E47"/>
    <w:rsid w:val="00992BE9"/>
    <w:rsid w:val="009947A6"/>
    <w:rsid w:val="009A7D75"/>
    <w:rsid w:val="009C3A66"/>
    <w:rsid w:val="00A33EB9"/>
    <w:rsid w:val="00AA0E6E"/>
    <w:rsid w:val="00AC0DF1"/>
    <w:rsid w:val="00AC3C76"/>
    <w:rsid w:val="00AD0D61"/>
    <w:rsid w:val="00AD553F"/>
    <w:rsid w:val="00AF3C5D"/>
    <w:rsid w:val="00B06FBB"/>
    <w:rsid w:val="00B1568A"/>
    <w:rsid w:val="00B4330B"/>
    <w:rsid w:val="00B54757"/>
    <w:rsid w:val="00B55B02"/>
    <w:rsid w:val="00B5701B"/>
    <w:rsid w:val="00B8181F"/>
    <w:rsid w:val="00B95749"/>
    <w:rsid w:val="00BB4D8C"/>
    <w:rsid w:val="00BD00A7"/>
    <w:rsid w:val="00BF142B"/>
    <w:rsid w:val="00BF2BB8"/>
    <w:rsid w:val="00BF2DF6"/>
    <w:rsid w:val="00BF68F8"/>
    <w:rsid w:val="00C05C08"/>
    <w:rsid w:val="00C11538"/>
    <w:rsid w:val="00C12B05"/>
    <w:rsid w:val="00C51830"/>
    <w:rsid w:val="00C5275C"/>
    <w:rsid w:val="00C7133A"/>
    <w:rsid w:val="00CA68DF"/>
    <w:rsid w:val="00CC1667"/>
    <w:rsid w:val="00CC5EF6"/>
    <w:rsid w:val="00CE1049"/>
    <w:rsid w:val="00CF028B"/>
    <w:rsid w:val="00CF20A5"/>
    <w:rsid w:val="00D15F2C"/>
    <w:rsid w:val="00D22AFC"/>
    <w:rsid w:val="00D5777A"/>
    <w:rsid w:val="00D94DC4"/>
    <w:rsid w:val="00D96B57"/>
    <w:rsid w:val="00DD4F6E"/>
    <w:rsid w:val="00DD53ED"/>
    <w:rsid w:val="00E443A5"/>
    <w:rsid w:val="00E62D7F"/>
    <w:rsid w:val="00E64736"/>
    <w:rsid w:val="00EA348F"/>
    <w:rsid w:val="00EB1B37"/>
    <w:rsid w:val="00EC211F"/>
    <w:rsid w:val="00ED27D4"/>
    <w:rsid w:val="00EE011C"/>
    <w:rsid w:val="00EF1A6D"/>
    <w:rsid w:val="00F21458"/>
    <w:rsid w:val="00F302BE"/>
    <w:rsid w:val="00F31DEC"/>
    <w:rsid w:val="00F3536E"/>
    <w:rsid w:val="00F44966"/>
    <w:rsid w:val="00F53F8A"/>
    <w:rsid w:val="00F61199"/>
    <w:rsid w:val="00F73477"/>
    <w:rsid w:val="00F8726A"/>
    <w:rsid w:val="00FA50F7"/>
    <w:rsid w:val="00FA6605"/>
    <w:rsid w:val="00FB0F85"/>
    <w:rsid w:val="00FB1B5F"/>
    <w:rsid w:val="00FD45B0"/>
    <w:rsid w:val="00FD57DF"/>
    <w:rsid w:val="00FD67DA"/>
    <w:rsid w:val="00FD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3E321BFF"/>
  <w14:defaultImageDpi w14:val="32767"/>
  <w15:docId w15:val="{4B9BEA52-673E-3F44-93A2-561295BB43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172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36</Words>
  <Characters>5148</Characters>
  <Application>Microsoft Office Word</Application>
  <DocSecurity>0</DocSecurity>
  <Lines>42</Lines>
  <Paragraphs>12</Paragraphs>
  <ScaleCrop>false</ScaleCrop>
  <Company/>
  <LinksUpToDate>false</LinksUpToDate>
  <CharactersWithSpaces>60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tilisateur de Microsoft Office</dc:creator>
  <cp:keywords/>
  <dc:description/>
  <cp:lastModifiedBy>Utilisateur Microsoft Office</cp:lastModifiedBy>
  <cp:revision>3</cp:revision>
  <dcterms:created xsi:type="dcterms:W3CDTF">2018-05-30T16:48:00Z</dcterms:created>
  <dcterms:modified xsi:type="dcterms:W3CDTF">2018-05-30T16:48:00Z</dcterms:modified>
</cp:coreProperties>
</file>